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w:t>
      </w:r>
      <w:proofErr w:type="gramStart"/>
      <w:r w:rsidRPr="00766375">
        <w:rPr>
          <w:vertAlign w:val="superscript"/>
        </w:rPr>
        <w:t>,2</w:t>
      </w:r>
      <w:proofErr w:type="gramEnd"/>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 xml:space="preserve">1: </w:t>
      </w:r>
      <w:proofErr w:type="spellStart"/>
      <w:r w:rsidRPr="004E41E0">
        <w:t>Musée</w:t>
      </w:r>
      <w:proofErr w:type="spellEnd"/>
      <w:r w:rsidRPr="004E41E0">
        <w:t xml:space="preserve"> National </w:t>
      </w:r>
      <w:proofErr w:type="spellStart"/>
      <w:r w:rsidRPr="004E41E0">
        <w:t>d’Histoire</w:t>
      </w:r>
      <w:proofErr w:type="spellEnd"/>
      <w:r w:rsidRPr="004E41E0">
        <w:t xml:space="preserve"> </w:t>
      </w:r>
      <w:proofErr w:type="spellStart"/>
      <w:r w:rsidRPr="004E41E0">
        <w:t>Naturelle</w:t>
      </w:r>
      <w:proofErr w:type="spellEnd"/>
      <w:r w:rsidRPr="004E41E0">
        <w:t>, 25, rue Muenster, L-2160, Luxembourg, Luxembourg</w:t>
      </w:r>
    </w:p>
    <w:p w14:paraId="15B76019" w14:textId="0C860FF4" w:rsidR="00766375" w:rsidRPr="004E41E0" w:rsidRDefault="00766375" w:rsidP="006F501D">
      <w:r w:rsidRPr="004E41E0">
        <w:t xml:space="preserve">2: </w:t>
      </w:r>
      <w:proofErr w:type="spellStart"/>
      <w:r w:rsidRPr="004E41E0">
        <w:t>Fondation</w:t>
      </w:r>
      <w:proofErr w:type="spellEnd"/>
      <w:r w:rsidRPr="004E41E0">
        <w:t xml:space="preserve"> </w:t>
      </w:r>
      <w:proofErr w:type="spellStart"/>
      <w:r w:rsidRPr="004E41E0">
        <w:t>Faune</w:t>
      </w:r>
      <w:proofErr w:type="spellEnd"/>
      <w:r w:rsidRPr="004E41E0">
        <w:t>-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 xml:space="preserve">with refs; </w:t>
      </w:r>
      <w:proofErr w:type="gramStart"/>
      <w:r>
        <w:t>IF:</w:t>
      </w:r>
      <w:proofErr w:type="gramEnd"/>
      <w:r>
        <w:t xml:space="preserve"> 8.1)</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28CF1F9E"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revious work has failed to address</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Using specimens</w:t>
      </w:r>
      <w:r w:rsidR="005B5671">
        <w:t xml:space="preserve"> </w:t>
      </w:r>
      <w:r w:rsidR="00B52E69">
        <w:t xml:space="preserve">collected by </w:t>
      </w:r>
      <w:proofErr w:type="gramStart"/>
      <w:r w:rsidR="00B52E69">
        <w:t>hand-netting</w:t>
      </w:r>
      <w:proofErr w:type="gramEnd"/>
      <w:r w:rsidR="005B5671">
        <w:t xml:space="preserve"> </w:t>
      </w:r>
      <w:r w:rsidR="005B5671" w:rsidRPr="005B5671">
        <w:t xml:space="preserve">from </w:t>
      </w:r>
      <w:r w:rsidR="00063465">
        <w:t xml:space="preserve">two 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063465">
        <w:t>(Cologne, Germany) and 460 km</w:t>
      </w:r>
      <w:r w:rsidR="00063465">
        <w:rPr>
          <w:vertAlign w:val="superscript"/>
        </w:rPr>
        <w:t>2</w:t>
      </w:r>
      <w:r w:rsidR="00063465">
        <w:t xml:space="preserve"> (southwest Luxembourg)</w:t>
      </w:r>
      <w:r w:rsidR="0089101A">
        <w:t xml:space="preserve"> in 2021</w:t>
      </w:r>
      <w:r w:rsidR="00C77459">
        <w:t>,</w:t>
      </w:r>
      <w:r w:rsidR="005C0B5C">
        <w:t xml:space="preserve"> </w:t>
      </w:r>
      <w:r w:rsidR="005B5671" w:rsidRPr="005B5671">
        <w:t xml:space="preserve">we identified </w:t>
      </w:r>
      <w:r w:rsidR="00063465">
        <w:t>11</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B52E69" w:rsidRPr="0014047B">
        <w:rPr>
          <w:i/>
        </w:rPr>
        <w:t>Syritta</w:t>
      </w:r>
      <w:proofErr w:type="spellEnd"/>
      <w:r w:rsidR="00B52E69" w:rsidRPr="0014047B">
        <w:rPr>
          <w:i/>
        </w:rPr>
        <w:t xml:space="preserve"> </w:t>
      </w:r>
      <w:proofErr w:type="spellStart"/>
      <w:r w:rsidR="00B52E69" w:rsidRPr="0014047B">
        <w:rPr>
          <w:i/>
        </w:rPr>
        <w:t>pipiens</w:t>
      </w:r>
      <w:proofErr w:type="spellEnd"/>
      <w:r w:rsidR="00B52E69">
        <w:t xml:space="preserve"> (</w:t>
      </w:r>
      <w:r w:rsidR="00B52E69" w:rsidRPr="00B52E69">
        <w:t>831</w:t>
      </w:r>
      <w:r w:rsidR="00B52E69">
        <w:t xml:space="preserve"> and 1226 individuals)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w:t>
      </w:r>
      <w:proofErr w:type="spellStart"/>
      <w:r w:rsidR="00B52E69" w:rsidRPr="0014047B">
        <w:rPr>
          <w:i/>
        </w:rPr>
        <w:t>florea</w:t>
      </w:r>
      <w:proofErr w:type="spellEnd"/>
      <w:r w:rsidR="00B52E69" w:rsidRPr="0014047B">
        <w:t xml:space="preserve"> </w:t>
      </w:r>
      <w:r w:rsidR="00B52E69">
        <w:t xml:space="preserve">(559 and </w:t>
      </w:r>
      <w:r w:rsidR="00B52E69" w:rsidRPr="00B52E69">
        <w:t>394</w:t>
      </w:r>
      <w:r w:rsidR="00B52E69">
        <w:t xml:space="preserve"> individuals)</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similar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5652F2">
        <w:t xml:space="preserve">colonization </w:t>
      </w:r>
      <w:r w:rsidR="00390392">
        <w:t>is not a limiting factor in their metapopulational dynamics.</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5FB73085" w:rsidR="006F501D" w:rsidRPr="000C6B21"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a total of</w:t>
      </w:r>
      <w:r w:rsidR="00C04026">
        <w:t xml:space="preserve"> around</w:t>
      </w:r>
      <w:r>
        <w:t xml:space="preserve">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2ADEBF37" w14:textId="46B97290" w:rsidR="006C38B2" w:rsidRDefault="006C38B2" w:rsidP="006F501D">
      <w:r w:rsidRPr="00036544">
        <w:t>Hoverflies (</w:t>
      </w:r>
      <w:proofErr w:type="spellStart"/>
      <w:r w:rsidRPr="00036544">
        <w:t>Syrphidae</w:t>
      </w:r>
      <w:proofErr w:type="spellEnd"/>
      <w:r w:rsidRPr="00036544">
        <w:t xml:space="preserve">) are an important group of pollinators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 Many 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2F46BAE5" w14:textId="4179E476" w:rsidR="006F501D" w:rsidRDefault="000E6D1E" w:rsidP="006F501D">
      <w:r w:rsidRPr="000E6D1E">
        <w:t>Although d</w:t>
      </w:r>
      <w:r w:rsidR="006F501D" w:rsidRPr="000E6D1E">
        <w:t>ispersal is a key trait to deal with habitat fragmentation</w:t>
      </w:r>
      <w:r w:rsidRPr="000E6D1E">
        <w:t xml:space="preserve">, we only have a limited understanding of dispersal </w:t>
      </w:r>
      <w:r>
        <w:t>for</w:t>
      </w:r>
      <w:r w:rsidRPr="000E6D1E">
        <w:t xml:space="preserve"> most insect pollinators</w:t>
      </w:r>
      <w:r w:rsidR="00C83926">
        <w:t>, including hoverflies</w:t>
      </w:r>
      <w:r w:rsidRPr="000E6D1E">
        <w:t>.</w:t>
      </w:r>
      <w:r>
        <w:rPr>
          <w:b/>
        </w:rPr>
        <w:t xml:space="preserve"> </w:t>
      </w:r>
      <w:r>
        <w:t>Dispersal</w:t>
      </w:r>
      <w:r w:rsidR="006F501D">
        <w:t xml:space="preserve"> is </w:t>
      </w:r>
      <w:r w:rsidR="006F501D">
        <w:lastRenderedPageBreak/>
        <w:t>required to maintain connectivity, to coloni</w:t>
      </w:r>
      <w:r w:rsidR="00C50DFC">
        <w:t>z</w:t>
      </w:r>
      <w:r w:rsidR="006F501D">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8B17F5">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rsidR="006F501D">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8B17F5">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rsidR="006F501D">
        <w:t xml:space="preserve">. A particular difficulty with evaluating the impact of land-use change relates to the fact that flying ability </w:t>
      </w:r>
      <w:r w:rsidR="005966D4">
        <w:t xml:space="preserve">and response to habitat fragmentation </w:t>
      </w:r>
      <w:r w:rsidR="006F501D">
        <w:t xml:space="preserve">differs significantly between </w:t>
      </w:r>
      <w:r w:rsidR="005966D4">
        <w:t>pollinators, even between closely related</w:t>
      </w:r>
      <w:r w:rsidR="006F501D">
        <w:t xml:space="preserve"> </w:t>
      </w:r>
      <w:r w:rsidR="005966D4">
        <w:fldChar w:fldCharType="begin"/>
      </w:r>
      <w:r w:rsidR="005966D4">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5966D4"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5966D4">
        <w:fldChar w:fldCharType="separate"/>
      </w:r>
      <w:r w:rsidR="005966D4" w:rsidRPr="005966D4">
        <w:rPr>
          <w:rFonts w:cs="Times New Roman"/>
          <w:lang w:val="fr-CH"/>
        </w:rPr>
        <w:t>(Greenleaf et al., 2007; Jauker et al., 2009; Steffan-Dewenter et al., 2002)</w:t>
      </w:r>
      <w:r w:rsidR="005966D4">
        <w:fldChar w:fldCharType="end"/>
      </w:r>
      <w:r w:rsidR="005966D4" w:rsidRPr="005966D4">
        <w:rPr>
          <w:lang w:val="fr-CH"/>
        </w:rPr>
        <w:t xml:space="preserve">. </w:t>
      </w:r>
      <w:r w:rsidR="000C6B21">
        <w:t xml:space="preserve">We thus need to better understand the effect of landscape disturbance on the connectivity of pollinators </w:t>
      </w:r>
      <w:r w:rsidR="000C6B21">
        <w:fldChar w:fldCharType="begin"/>
      </w:r>
      <w:r w:rsidR="000C6B21">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rsidR="000C6B21">
        <w:fldChar w:fldCharType="separate"/>
      </w:r>
      <w:r w:rsidR="000C6B21" w:rsidRPr="000C6B21">
        <w:rPr>
          <w:rFonts w:cs="Times New Roman"/>
        </w:rPr>
        <w:t>(Taylor et al., 1993)</w:t>
      </w:r>
      <w:r w:rsidR="000C6B21">
        <w:fldChar w:fldCharType="end"/>
      </w:r>
      <w:r w:rsidR="000C6B21">
        <w:t xml:space="preserve"> and</w:t>
      </w:r>
      <w:r w:rsidR="006F501D">
        <w:t xml:space="preserve"> the geographic scale at which </w:t>
      </w:r>
      <w:r w:rsidR="000C6B21">
        <w:t>mitigation</w:t>
      </w:r>
      <w:r w:rsidR="006F501D">
        <w:t xml:space="preserve"> measures should be implemented.</w:t>
      </w:r>
    </w:p>
    <w:p w14:paraId="7EB5C571" w14:textId="54259F3B" w:rsidR="006F501D" w:rsidRPr="001E1572" w:rsidRDefault="006C38B2" w:rsidP="006F501D">
      <w:r>
        <w:t>There is also little knowledge about dispersal ability for non-migratory hoverflies</w:t>
      </w:r>
      <w:r w:rsidR="00BA4EDB">
        <w:t xml:space="preserve">. </w:t>
      </w:r>
      <w:proofErr w:type="spellStart"/>
      <w:r w:rsidR="006F501D">
        <w:t>Schweiger</w:t>
      </w:r>
      <w:proofErr w:type="spellEnd"/>
      <w:r w:rsidR="006F501D">
        <w:t xml:space="preserve"> et al. (2007) assumed that hoverflies with large body sizes had high dispersal abilities. While </w:t>
      </w:r>
      <w:proofErr w:type="spellStart"/>
      <w:r w:rsidR="006F501D">
        <w:t>Rotheray</w:t>
      </w:r>
      <w:proofErr w:type="spellEnd"/>
      <w:r w:rsidR="006F501D">
        <w:t xml:space="preserve"> et al. (2014) recovered some H. </w:t>
      </w:r>
      <w:proofErr w:type="spellStart"/>
      <w:r w:rsidR="006F501D">
        <w:t>ferruginea</w:t>
      </w:r>
      <w:proofErr w:type="spellEnd"/>
      <w:r w:rsidR="006F501D">
        <w:t xml:space="preserve"> individuals at up to 5 km from the release site, during their normal foraging activity, hoverflies </w:t>
      </w:r>
      <w:r>
        <w:t xml:space="preserve">usually </w:t>
      </w:r>
      <w:r w:rsidR="006F501D">
        <w:t>move a few hundred met</w:t>
      </w:r>
      <w:r>
        <w:t xml:space="preserve">ers </w:t>
      </w:r>
      <w:r w:rsidR="006F501D">
        <w:t>and tall vegetation, bare soil (dirt tracks, asphalt roads or ploughed fields) 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6F501D">
        <w:t>. S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t xml:space="preserve">Other studies, however, have highlighted the high dispersal ability of some hoverfly species. </w:t>
      </w:r>
    </w:p>
    <w:p w14:paraId="6D060A35" w14:textId="2887DF08"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w:t>
      </w:r>
      <w:r w:rsidR="000C470D" w:rsidRPr="000C470D">
        <w:t xml:space="preserve">Molecular genetic methods are powerful tools to investigate the effect of fragmentation on target species where dispersal capability </w:t>
      </w:r>
      <w:proofErr w:type="gramStart"/>
      <w:r w:rsidR="000C470D" w:rsidRPr="000C470D">
        <w:t>cannot be studied</w:t>
      </w:r>
      <w:proofErr w:type="gramEnd"/>
      <w:r w:rsidR="000C470D" w:rsidRPr="000C470D">
        <w:t xml:space="preserve"> directly, or only with great difficulty. </w:t>
      </w:r>
      <w:r>
        <w:t>Studies on hoverflies either looked at large spatial scales and/or did not statistically evaluate the effect of environmental features on dispersal</w:t>
      </w:r>
      <w:r w:rsidR="00CC245F">
        <w:t xml:space="preserve"> </w:t>
      </w:r>
      <w:r w:rsidR="00CC245F">
        <w:fldChar w:fldCharType="begin"/>
      </w:r>
      <w:r w:rsidR="008B17F5">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w:t>
      </w:r>
      <w:proofErr w:type="gramStart"/>
      <w:r>
        <w:t>can be impacted</w:t>
      </w:r>
      <w:proofErr w:type="gramEnd"/>
      <w:r>
        <w:t xml:space="preserve"> by habitat fragmentation. Bumblebee (Bombus) species normally exhibit </w:t>
      </w:r>
      <w:r w:rsidR="00E75E79">
        <w:t xml:space="preserve">very </w:t>
      </w:r>
      <w:r>
        <w:t xml:space="preserve">little genetic structure at smaller spatial scales </w:t>
      </w:r>
      <w:r w:rsidR="00222549">
        <w:fldChar w:fldCharType="begin"/>
      </w:r>
      <w:r w:rsidR="008B17F5">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8B17F5">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 xml:space="preserve">(Jha and </w:t>
      </w:r>
      <w:r w:rsidR="00E75E79" w:rsidRPr="00E75E79">
        <w:rPr>
          <w:rFonts w:cs="Times New Roman"/>
        </w:rPr>
        <w:lastRenderedPageBreak/>
        <w:t>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8B17F5">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79A4E215"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w:t>
      </w:r>
      <w:r w:rsidR="007B1CEE">
        <w:fldChar w:fldCharType="begin"/>
      </w:r>
      <w:r w:rsidR="007B1CEE">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7B1CEE">
        <w:fldChar w:fldCharType="separate"/>
      </w:r>
      <w:r w:rsidR="007B1CEE" w:rsidRPr="007B1CEE">
        <w:rPr>
          <w:rFonts w:cs="Times New Roman"/>
        </w:rPr>
        <w:t>(Jaeger et al., 2016)</w:t>
      </w:r>
      <w:r w:rsidR="007B1CEE">
        <w:fldChar w:fldCharType="end"/>
      </w:r>
      <w:r w:rsidR="006F501D">
        <w:t xml:space="preserve">. </w:t>
      </w:r>
      <w:r w:rsidR="005A64CB">
        <w:t xml:space="preserve">CHECK PROPOSAL. </w:t>
      </w:r>
      <w:r w:rsidR="00C604D5">
        <w:t xml:space="preserve">Cologne is the </w:t>
      </w:r>
      <w:r w:rsidR="00C604D5" w:rsidRPr="00C604D5">
        <w:t xml:space="preserve">fourth-most populous city </w:t>
      </w:r>
      <w:r w:rsidR="00C604D5">
        <w:t xml:space="preserve">in Germany and recently commissioned a major inventory of pollinators </w:t>
      </w:r>
      <w:r w:rsidR="00C604D5">
        <w:fldChar w:fldCharType="begin"/>
      </w:r>
      <w:r w:rsidR="00C604D5">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C604D5">
        <w:fldChar w:fldCharType="separate"/>
      </w:r>
      <w:r w:rsidR="00C604D5" w:rsidRPr="00C604D5">
        <w:rPr>
          <w:rFonts w:cs="Times New Roman"/>
          <w:szCs w:val="24"/>
        </w:rPr>
        <w:t>(</w:t>
      </w:r>
      <w:proofErr w:type="spellStart"/>
      <w:r w:rsidR="00C604D5" w:rsidRPr="00C604D5">
        <w:rPr>
          <w:rFonts w:cs="Times New Roman"/>
          <w:szCs w:val="24"/>
        </w:rPr>
        <w:t>Stadt</w:t>
      </w:r>
      <w:proofErr w:type="spellEnd"/>
      <w:r w:rsidR="00C604D5" w:rsidRPr="00C604D5">
        <w:rPr>
          <w:rFonts w:cs="Times New Roman"/>
          <w:szCs w:val="24"/>
        </w:rPr>
        <w:t xml:space="preserve"> Köln, 2022)</w:t>
      </w:r>
      <w:r w:rsidR="00C604D5">
        <w:fldChar w:fldCharType="end"/>
      </w:r>
      <w:r w:rsidR="00AB1444">
        <w:t>, notably stimulated recent findings about country-wide</w:t>
      </w:r>
      <w:r w:rsidR="005A64CB">
        <w:t xml:space="preserve">. </w:t>
      </w:r>
      <w:r w:rsidR="006F501D">
        <w:t xml:space="preserve">Luxembourg has </w:t>
      </w:r>
      <w:r w:rsidR="00BD497B">
        <w:t>recognized</w:t>
      </w:r>
      <w:r w:rsidR="006F501D">
        <w:t xml:space="preserve"> that habitat loss and fragmentation are threatening its biodiversity in general and insect pollinators in particular</w:t>
      </w:r>
      <w:r w:rsidR="00AB1444">
        <w:t xml:space="preserve"> </w:t>
      </w:r>
      <w:r w:rsidR="00AB1444">
        <w:fldChar w:fldCharType="begin"/>
      </w:r>
      <w:r w:rsidR="00AB1444">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AB1444">
        <w:fldChar w:fldCharType="separate"/>
      </w:r>
      <w:bookmarkStart w:id="1" w:name="_GoBack"/>
      <w:bookmarkEnd w:id="1"/>
      <w:r w:rsidR="00AB1444" w:rsidRPr="00AB1444">
        <w:rPr>
          <w:rFonts w:cs="Times New Roman"/>
          <w:szCs w:val="24"/>
        </w:rPr>
        <w:t>(</w:t>
      </w:r>
      <w:proofErr w:type="spellStart"/>
      <w:r w:rsidR="00AB1444" w:rsidRPr="00AB1444">
        <w:rPr>
          <w:rFonts w:cs="Times New Roman"/>
          <w:szCs w:val="24"/>
        </w:rPr>
        <w:t>Ministère</w:t>
      </w:r>
      <w:proofErr w:type="spellEnd"/>
      <w:r w:rsidR="00AB1444" w:rsidRPr="00AB1444">
        <w:rPr>
          <w:rFonts w:cs="Times New Roman"/>
          <w:szCs w:val="24"/>
        </w:rPr>
        <w:t xml:space="preserve"> de </w:t>
      </w:r>
      <w:proofErr w:type="spellStart"/>
      <w:r w:rsidR="00AB1444" w:rsidRPr="00AB1444">
        <w:rPr>
          <w:rFonts w:cs="Times New Roman"/>
          <w:szCs w:val="24"/>
        </w:rPr>
        <w:t>l’Environnement</w:t>
      </w:r>
      <w:proofErr w:type="spellEnd"/>
      <w:r w:rsidR="00AB1444" w:rsidRPr="00AB1444">
        <w:rPr>
          <w:rFonts w:cs="Times New Roman"/>
          <w:szCs w:val="24"/>
        </w:rPr>
        <w:t xml:space="preserve">, du </w:t>
      </w:r>
      <w:proofErr w:type="spellStart"/>
      <w:r w:rsidR="00AB1444" w:rsidRPr="00AB1444">
        <w:rPr>
          <w:rFonts w:cs="Times New Roman"/>
          <w:szCs w:val="24"/>
        </w:rPr>
        <w:t>Climat</w:t>
      </w:r>
      <w:proofErr w:type="spellEnd"/>
      <w:r w:rsidR="00AB1444" w:rsidRPr="00AB1444">
        <w:rPr>
          <w:rFonts w:cs="Times New Roman"/>
          <w:szCs w:val="24"/>
        </w:rPr>
        <w:t xml:space="preserve"> et du </w:t>
      </w:r>
      <w:proofErr w:type="spellStart"/>
      <w:r w:rsidR="00AB1444" w:rsidRPr="00AB1444">
        <w:rPr>
          <w:rFonts w:cs="Times New Roman"/>
          <w:szCs w:val="24"/>
        </w:rPr>
        <w:t>Développement</w:t>
      </w:r>
      <w:proofErr w:type="spellEnd"/>
      <w:r w:rsidR="00AB1444" w:rsidRPr="00AB1444">
        <w:rPr>
          <w:rFonts w:cs="Times New Roman"/>
          <w:szCs w:val="24"/>
        </w:rPr>
        <w:t xml:space="preserve"> durable, 2022)</w:t>
      </w:r>
      <w:r w:rsidR="00AB1444">
        <w:fldChar w:fldCharType="end"/>
      </w:r>
      <w:r w:rsidR="006F501D">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A70415">
        <w:fldChar w:fldCharType="begin"/>
      </w:r>
      <w:r w:rsidR="008B17F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465A46EC" w14:textId="752B201E"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 xml:space="preserve">S. </w:t>
      </w:r>
      <w:proofErr w:type="spellStart"/>
      <w:r w:rsidR="00875A11">
        <w:rPr>
          <w:i/>
        </w:rPr>
        <w:t>pipiens</w:t>
      </w:r>
      <w:proofErr w:type="spellEnd"/>
      <w:r w:rsidR="00875A11">
        <w:t xml:space="preserve"> and </w:t>
      </w:r>
      <w:r w:rsidR="00875A11">
        <w:rPr>
          <w:i/>
        </w:rPr>
        <w:t xml:space="preserve">M. </w:t>
      </w:r>
      <w:proofErr w:type="spellStart"/>
      <w:r w:rsidR="00875A11">
        <w:rPr>
          <w:i/>
        </w:rPr>
        <w:t>florea</w:t>
      </w:r>
      <w:proofErr w:type="spellEnd"/>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xml:space="preserve">, notably the large </w:t>
      </w:r>
      <w:proofErr w:type="spellStart"/>
      <w:r w:rsidR="00A61678">
        <w:t>unvegetated</w:t>
      </w:r>
      <w:proofErr w:type="spellEnd"/>
      <w:r w:rsidR="00A61678">
        <w:t xml:space="preserve">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proofErr w:type="gramStart"/>
      <w:r w:rsidR="001360C3">
        <w:t>We</w:t>
      </w:r>
      <w:proofErr w:type="gramEnd"/>
      <w:r w:rsidR="001360C3">
        <w:t xml:space="preserve"> chose </w:t>
      </w:r>
      <w:r w:rsidR="00E56156">
        <w:t xml:space="preserve">two hoverfly species likely to occur across the whole study areas </w:t>
      </w:r>
      <w:r>
        <w:t>based on preliminary field experience and previous inventories.</w:t>
      </w:r>
      <w:r w:rsidR="001360C3">
        <w:t xml:space="preserve"> </w:t>
      </w:r>
      <w:proofErr w:type="spellStart"/>
      <w:r w:rsidR="00BC7A53">
        <w:t>Syritta</w:t>
      </w:r>
      <w:proofErr w:type="spellEnd"/>
      <w:r w:rsidR="00BC7A53">
        <w:t xml:space="preserve"> </w:t>
      </w:r>
      <w:proofErr w:type="spellStart"/>
      <w:r w:rsidR="00BC7A53">
        <w:t>pipiens</w:t>
      </w:r>
      <w:proofErr w:type="spellEnd"/>
      <w:r w:rsidR="00BC7A53">
        <w:t xml:space="preserve"> (Linnaeus, 1758)</w:t>
      </w:r>
      <w:r w:rsidR="001360C3">
        <w:t xml:space="preserve"> is a widespread</w:t>
      </w:r>
    </w:p>
    <w:p w14:paraId="08A7C46E" w14:textId="19D4C243" w:rsidR="00615B93" w:rsidRPr="00615B93" w:rsidRDefault="00BC7A53" w:rsidP="00BC7A53">
      <w:r>
        <w:lastRenderedPageBreak/>
        <w:t xml:space="preserve">Occurrence: Widespread and abundant. MNHNL: 14th most common species; the species </w:t>
      </w:r>
      <w:proofErr w:type="gramStart"/>
      <w:r>
        <w:t>has been trapped</w:t>
      </w:r>
      <w:proofErr w:type="gramEnd"/>
      <w:r>
        <w:t xml:space="preserve"> in different suburban areas of Cologne; Flight time NL/B: April to October, with peaks in abundance in June to September. Identification: Unmistakable, greatly enlarged hind femora, </w:t>
      </w:r>
      <w:proofErr w:type="gramStart"/>
      <w:r>
        <w:t>thorax dusted</w:t>
      </w:r>
      <w:proofErr w:type="gramEnd"/>
      <w:r>
        <w:t xml:space="preserve"> ash-grey. Wing length: 4.25-7 mm</w:t>
      </w:r>
      <w:proofErr w:type="gramStart"/>
      <w:r>
        <w:t>;</w:t>
      </w:r>
      <w:proofErr w:type="gramEnd"/>
      <w:r>
        <w:t xml:space="preserve"> Preferred habitat: wetland, most farmland, suburban gardens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856C33F" w14:textId="77777777" w:rsidR="003C4C9B" w:rsidRDefault="00265C11" w:rsidP="008F518D">
      <w:pPr>
        <w:pStyle w:val="Heading2"/>
        <w:numPr>
          <w:ilvl w:val="1"/>
          <w:numId w:val="1"/>
        </w:numPr>
      </w:pPr>
      <w:r>
        <w:t xml:space="preserve"> </w:t>
      </w:r>
      <w:proofErr w:type="gramStart"/>
      <w:r>
        <w:t>|  Genetic</w:t>
      </w:r>
      <w:proofErr w:type="gramEnd"/>
      <w:r>
        <w:t xml:space="preserve"> diversity</w:t>
      </w:r>
    </w:p>
    <w:p w14:paraId="234E9D16" w14:textId="17E7845C" w:rsidR="00BF4293" w:rsidRDefault="008177A0" w:rsidP="00F24C1D">
      <w:r>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proofErr w:type="gramStart"/>
      <w:r w:rsidR="004F6FE8">
        <w:t>loci</w:t>
      </w:r>
      <w:r w:rsidR="002D46A5">
        <w:t xml:space="preserve"> which</w:t>
      </w:r>
      <w:proofErr w:type="gramEnd"/>
      <w:r w:rsidR="002D46A5">
        <w:t xml:space="preserve">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 xml:space="preserve">S. </w:t>
      </w:r>
      <w:proofErr w:type="spellStart"/>
      <w:r w:rsidR="00F46AE1">
        <w:rPr>
          <w:i/>
          <w:iCs/>
        </w:rPr>
        <w:t>pipiens</w:t>
      </w:r>
      <w:proofErr w:type="spellEnd"/>
      <w:r w:rsidR="00F46AE1">
        <w:t xml:space="preserve"> dataset (Spp141).</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6D5776C5"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w:t>
      </w:r>
      <w:r w:rsidR="009802B6">
        <w:lastRenderedPageBreak/>
        <w:t xml:space="preserve">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w:t>
      </w:r>
      <w:proofErr w:type="gramStart"/>
      <w:r w:rsidR="00CE3BBC">
        <w:t>analysis which</w:t>
      </w:r>
      <w:proofErr w:type="gramEnd"/>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 xml:space="preserve">used Bayesian Information Criterion (BIC) to evaluate the performance of K values from </w:t>
      </w:r>
      <w:proofErr w:type="gramStart"/>
      <w:r w:rsidR="002749E1">
        <w:t>1</w:t>
      </w:r>
      <w:proofErr w:type="gramEnd"/>
      <w:r w:rsidR="002749E1">
        <w:t xml:space="preserve">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f BIC values as a function of k. 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w:t>
      </w:r>
      <w:r w:rsidR="00512650">
        <w:lastRenderedPageBreak/>
        <w:t xml:space="preserve">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 xml:space="preserve">all discriminant functions for the assignment of individuals into </w:t>
      </w:r>
      <w:proofErr w:type="gramStart"/>
      <w:r w:rsidR="006D1903" w:rsidRPr="006D1903">
        <w:t>clusters</w:t>
      </w:r>
      <w:r w:rsidR="002F6F08">
        <w:t xml:space="preserve"> and used cross-validation to evaluate the general performance of the DAPC</w:t>
      </w:r>
      <w:proofErr w:type="gramEnd"/>
      <w:r w:rsidR="002F6F08">
        <w:t xml:space="preserve">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w:t>
      </w:r>
      <w:proofErr w:type="gramStart"/>
      <w:r w:rsidR="00422AF5">
        <w:t>is, of course, expected</w:t>
      </w:r>
      <w:proofErr w:type="gramEnd"/>
      <w:r w:rsidR="00422AF5">
        <w:t xml:space="preserve">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w:t>
      </w:r>
      <w:proofErr w:type="gramStart"/>
      <w:r w:rsidR="00A2784D">
        <w:t>is shaped</w:t>
      </w:r>
      <w:proofErr w:type="gramEnd"/>
      <w:r w:rsidR="00A2784D">
        <w:t xml:space="preserve">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6F52AADF" w14:textId="24DD129C" w:rsidR="00517AC7" w:rsidRPr="00517AC7" w:rsidRDefault="00517AC7" w:rsidP="00517AC7">
      <w:r>
        <w:lastRenderedPageBreak/>
        <w:t xml:space="preserve">High </w:t>
      </w:r>
      <w:proofErr w:type="spellStart"/>
      <w:r>
        <w:t>Fis</w:t>
      </w:r>
      <w:proofErr w:type="spellEnd"/>
      <w:r>
        <w:t xml:space="preserve">, low </w:t>
      </w:r>
      <w:proofErr w:type="spellStart"/>
      <w:r>
        <w:t>Fst</w:t>
      </w:r>
      <w:proofErr w:type="spellEnd"/>
      <w:r>
        <w:t>. Allelic richness increase with sample size. Slight differentiation between study areas.</w:t>
      </w:r>
    </w:p>
    <w:p w14:paraId="0FF7918D" w14:textId="6D57170C"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411C1CEC" w14:textId="6DA31359" w:rsidR="00517AC7" w:rsidRDefault="00517AC7" w:rsidP="00517AC7">
      <w:r>
        <w:t>K=</w:t>
      </w:r>
      <w:proofErr w:type="gramStart"/>
      <w:r>
        <w:t>2</w:t>
      </w:r>
      <w:proofErr w:type="gramEnd"/>
      <w:r>
        <w:t xml:space="preserve">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lastRenderedPageBreak/>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 xml:space="preserve">M. </w:t>
      </w:r>
      <w:proofErr w:type="spellStart"/>
      <w:r>
        <w:rPr>
          <w:i/>
        </w:rPr>
        <w:t>florea</w:t>
      </w:r>
      <w:proofErr w:type="spellEnd"/>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 xml:space="preserve">M. </w:t>
      </w:r>
      <w:proofErr w:type="spellStart"/>
      <w:r>
        <w:rPr>
          <w:i/>
        </w:rPr>
        <w:t>florea</w:t>
      </w:r>
      <w:proofErr w:type="spellEnd"/>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 xml:space="preserve">M. </w:t>
      </w:r>
      <w:proofErr w:type="spellStart"/>
      <w:r>
        <w:rPr>
          <w:i/>
        </w:rPr>
        <w:t>florea</w:t>
      </w:r>
      <w:proofErr w:type="spellEnd"/>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 xml:space="preserve">M. </w:t>
      </w:r>
      <w:proofErr w:type="spellStart"/>
      <w:r>
        <w:rPr>
          <w:i/>
        </w:rPr>
        <w:t>florea</w:t>
      </w:r>
      <w:proofErr w:type="spellEnd"/>
      <w:r>
        <w:t xml:space="preserve"> were seen feeding on more than 10 species of flowers during the fieldwork for this study (</w:t>
      </w:r>
      <w:proofErr w:type="spellStart"/>
      <w:r>
        <w:t>Wittische</w:t>
      </w:r>
      <w:proofErr w:type="spellEnd"/>
      <w:r>
        <w:t xml:space="preserv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 xml:space="preserve">M. </w:t>
      </w:r>
      <w:proofErr w:type="spellStart"/>
      <w:r>
        <w:rPr>
          <w:i/>
        </w:rPr>
        <w:t>florea</w:t>
      </w:r>
      <w:proofErr w:type="spellEnd"/>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w:t>
      </w:r>
      <w:r>
        <w:lastRenderedPageBreak/>
        <w:t xml:space="preserve">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proofErr w:type="spellStart"/>
      <w:r w:rsidR="008C5F0F">
        <w:rPr>
          <w:i/>
        </w:rPr>
        <w:t>Andrena</w:t>
      </w:r>
      <w:proofErr w:type="spellEnd"/>
      <w:r w:rsidR="008C5F0F">
        <w:rPr>
          <w:i/>
        </w:rPr>
        <w:t xml:space="preserve">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95340D0" w14:textId="77777777" w:rsidR="00AB1444" w:rsidRDefault="00F622C3" w:rsidP="00AB1444">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AB1444">
        <w:t>Adamack</w:t>
      </w:r>
      <w:proofErr w:type="spellEnd"/>
      <w:r w:rsidR="00AB1444">
        <w:t xml:space="preserve">, A.T., Gruber, B., 2014. </w:t>
      </w:r>
      <w:proofErr w:type="spellStart"/>
      <w:r w:rsidR="00AB1444">
        <w:t>PopGenReport</w:t>
      </w:r>
      <w:proofErr w:type="spellEnd"/>
      <w:r w:rsidR="00AB1444">
        <w:t xml:space="preserve">: simplifying basic population genetic analyses in R. Methods Ecol. </w:t>
      </w:r>
      <w:proofErr w:type="spellStart"/>
      <w:r w:rsidR="00AB1444">
        <w:t>Evol</w:t>
      </w:r>
      <w:proofErr w:type="spellEnd"/>
      <w:r w:rsidR="00AB1444">
        <w:t>. 4.</w:t>
      </w:r>
    </w:p>
    <w:p w14:paraId="69EA4446" w14:textId="77777777" w:rsidR="00AB1444" w:rsidRDefault="00AB1444" w:rsidP="00AB1444">
      <w:pPr>
        <w:pStyle w:val="Bibliography"/>
      </w:pPr>
      <w:proofErr w:type="spellStart"/>
      <w:r>
        <w:t>Agapow</w:t>
      </w:r>
      <w:proofErr w:type="spellEnd"/>
      <w:r>
        <w:t xml:space="preserve">, P.M., Burt, A., 2001. Indices of </w:t>
      </w:r>
      <w:proofErr w:type="spellStart"/>
      <w:r>
        <w:t>multilocus</w:t>
      </w:r>
      <w:proofErr w:type="spellEnd"/>
      <w:r>
        <w:t xml:space="preserve"> linkage disequilibrium. Mol. Ecol. Notes 1, 101–102. https://doi.org/10.1046/j.1471-8278.2000.00014.x</w:t>
      </w:r>
    </w:p>
    <w:p w14:paraId="5B4A3407" w14:textId="77777777" w:rsidR="00AB1444" w:rsidRDefault="00AB1444" w:rsidP="00AB1444">
      <w:pPr>
        <w:pStyle w:val="Bibliography"/>
      </w:pPr>
      <w:r>
        <w:t xml:space="preserve">Bickel, D., Pape, T., Meier, R. (Eds.), 2009. </w:t>
      </w:r>
      <w:proofErr w:type="spellStart"/>
      <w:r>
        <w:t>Diptera</w:t>
      </w:r>
      <w:proofErr w:type="spellEnd"/>
      <w:r>
        <w:t xml:space="preserve"> Diversity: Status, Challenges and Tools. Brill.</w:t>
      </w:r>
    </w:p>
    <w:p w14:paraId="48BAE163" w14:textId="77777777" w:rsidR="00AB1444" w:rsidRDefault="00AB1444" w:rsidP="00AB1444">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44655B92" w14:textId="77777777" w:rsidR="00AB1444" w:rsidRDefault="00AB1444" w:rsidP="00AB1444">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7F76CA40" w14:textId="77777777" w:rsidR="00AB1444" w:rsidRDefault="00AB1444" w:rsidP="00AB1444">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0B39EDC4" w14:textId="77777777" w:rsidR="00AB1444" w:rsidRDefault="00AB1444" w:rsidP="00AB1444">
      <w:pPr>
        <w:pStyle w:val="Bibliography"/>
      </w:pPr>
      <w:proofErr w:type="spellStart"/>
      <w:r>
        <w:t>Branquart</w:t>
      </w:r>
      <w:proofErr w:type="spellEnd"/>
      <w:r>
        <w:t xml:space="preserve">, E., </w:t>
      </w:r>
      <w:proofErr w:type="spellStart"/>
      <w:r>
        <w:t>Hemptinne</w:t>
      </w:r>
      <w:proofErr w:type="spellEnd"/>
      <w:r>
        <w:t>, J.-L., 2000. Selectivity in the exploitation of floral resources by hoverflies (</w:t>
      </w:r>
      <w:proofErr w:type="spellStart"/>
      <w:r>
        <w:t>Diptera</w:t>
      </w:r>
      <w:proofErr w:type="spellEnd"/>
      <w:r>
        <w:t xml:space="preserve">: </w:t>
      </w:r>
      <w:proofErr w:type="spellStart"/>
      <w:r>
        <w:t>Syrphinae</w:t>
      </w:r>
      <w:proofErr w:type="spellEnd"/>
      <w:r>
        <w:t xml:space="preserve">). </w:t>
      </w:r>
      <w:proofErr w:type="spellStart"/>
      <w:r>
        <w:t>Ecography</w:t>
      </w:r>
      <w:proofErr w:type="spellEnd"/>
      <w:r>
        <w:t xml:space="preserve"> 23, 732–742. https://doi.org/10.1111/j.1600-0587.2000.tb00316.x</w:t>
      </w:r>
    </w:p>
    <w:p w14:paraId="48633D10" w14:textId="77777777" w:rsidR="00AB1444" w:rsidRDefault="00AB1444" w:rsidP="00AB1444">
      <w:pPr>
        <w:pStyle w:val="Bibliography"/>
      </w:pPr>
      <w:r>
        <w:t>Brookfield, J.F.Y., 1996. A simple new method for estimating null allele frequency from heterozygote deficiency. Mol. Ecol. 5, 453–455.</w:t>
      </w:r>
    </w:p>
    <w:p w14:paraId="222A65E2" w14:textId="77777777" w:rsidR="00AB1444" w:rsidRDefault="00AB1444" w:rsidP="00AB1444">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4F934520" w14:textId="77777777" w:rsidR="00AB1444" w:rsidRDefault="00AB1444" w:rsidP="00AB1444">
      <w:pPr>
        <w:pStyle w:val="Bibliography"/>
      </w:pPr>
      <w:r>
        <w:t xml:space="preserve">Chakraborty, R., </w:t>
      </w:r>
      <w:proofErr w:type="spellStart"/>
      <w:r>
        <w:t>Zhong</w:t>
      </w:r>
      <w:proofErr w:type="spellEnd"/>
      <w:r>
        <w:t xml:space="preserve">,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t>
      </w:r>
      <w:proofErr w:type="gramStart"/>
      <w:r>
        <w:t>Within</w:t>
      </w:r>
      <w:proofErr w:type="gramEnd"/>
      <w:r>
        <w:t xml:space="preserve"> and Between Loci In RFLP Typing of DNA. Am. J. Hum. Genet. </w:t>
      </w:r>
      <w:proofErr w:type="gramStart"/>
      <w:r>
        <w:t>55</w:t>
      </w:r>
      <w:proofErr w:type="gramEnd"/>
      <w:r>
        <w:t>, 391–401.</w:t>
      </w:r>
    </w:p>
    <w:p w14:paraId="5FCFB50A" w14:textId="77777777" w:rsidR="00AB1444" w:rsidRDefault="00AB1444" w:rsidP="00AB1444">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3E61275C" w14:textId="77777777" w:rsidR="00AB1444" w:rsidRDefault="00AB1444" w:rsidP="00AB1444">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302FCF63" w14:textId="77777777" w:rsidR="00AB1444" w:rsidRDefault="00AB1444" w:rsidP="00AB1444">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3533D013" w14:textId="77777777" w:rsidR="00AB1444" w:rsidRDefault="00AB1444" w:rsidP="00AB1444">
      <w:pPr>
        <w:pStyle w:val="Bibliography"/>
      </w:pPr>
      <w:r>
        <w:lastRenderedPageBreak/>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1FC22AD7" w14:textId="77777777" w:rsidR="00AB1444" w:rsidRPr="00AB1444" w:rsidRDefault="00AB1444" w:rsidP="00AB1444">
      <w:pPr>
        <w:pStyle w:val="Bibliography"/>
        <w:rPr>
          <w:lang w:val="fr-CH"/>
        </w:rPr>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w:t>
      </w:r>
      <w:r w:rsidRPr="00AB1444">
        <w:rPr>
          <w:lang w:val="fr-CH"/>
        </w:rPr>
        <w:t>Mol. Ecol. 23, 3384–3395. https://doi.org/10.1111/mec.12823</w:t>
      </w:r>
    </w:p>
    <w:p w14:paraId="76F24DF2" w14:textId="77777777" w:rsidR="00AB1444" w:rsidRPr="00AB1444" w:rsidRDefault="00AB1444" w:rsidP="00AB1444">
      <w:pPr>
        <w:pStyle w:val="Bibliography"/>
        <w:rPr>
          <w:lang w:val="fr-CH"/>
        </w:rPr>
      </w:pPr>
      <w:r w:rsidRPr="00AB1444">
        <w:rPr>
          <w:lang w:val="fr-CH"/>
        </w:rPr>
        <w:t xml:space="preserve">Evanno, G., Regnaut, S., Goudet, J., 2005. </w:t>
      </w:r>
      <w:r>
        <w:t xml:space="preserve">Detecting the number of clusters of individuals using the software structure: a simulation study. </w:t>
      </w:r>
      <w:r w:rsidRPr="00AB1444">
        <w:rPr>
          <w:lang w:val="fr-CH"/>
        </w:rPr>
        <w:t>Mol. Ecol. 14, 2611–2620.</w:t>
      </w:r>
    </w:p>
    <w:p w14:paraId="48A546EF" w14:textId="77777777" w:rsidR="00AB1444" w:rsidRDefault="00AB1444" w:rsidP="00AB1444">
      <w:pPr>
        <w:pStyle w:val="Bibliography"/>
      </w:pPr>
      <w:r w:rsidRPr="00AB1444">
        <w:rPr>
          <w:lang w:val="fr-CH"/>
        </w:rPr>
        <w:t xml:space="preserve">Gallai, N., Salles, J.-M., Settele, J., Vaissièr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079F08C8" w14:textId="77777777" w:rsidR="00AB1444" w:rsidRDefault="00AB1444" w:rsidP="00AB1444">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7B209ED8" w14:textId="77777777" w:rsidR="00AB1444" w:rsidRDefault="00AB1444" w:rsidP="00AB1444">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2D7ABB88" w14:textId="77777777" w:rsidR="00AB1444" w:rsidRDefault="00AB1444" w:rsidP="00AB1444">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58791C02" w14:textId="77777777" w:rsidR="00AB1444" w:rsidRDefault="00AB1444" w:rsidP="00AB1444">
      <w:pPr>
        <w:pStyle w:val="Bibliography"/>
      </w:pPr>
      <w:proofErr w:type="spellStart"/>
      <w:r>
        <w:t>Goudet</w:t>
      </w:r>
      <w:proofErr w:type="spellEnd"/>
      <w:r>
        <w:t xml:space="preserve">, J., 2005. </w:t>
      </w:r>
      <w:proofErr w:type="spellStart"/>
      <w:proofErr w:type="gramStart"/>
      <w:r>
        <w:t>hierfstat</w:t>
      </w:r>
      <w:proofErr w:type="spellEnd"/>
      <w:proofErr w:type="gramEnd"/>
      <w:r>
        <w:t>, a package for R to compute and test hierarchical F‐statistics. Mol. Ecol. Notes 5, 184–186.</w:t>
      </w:r>
    </w:p>
    <w:p w14:paraId="39345D22" w14:textId="77777777" w:rsidR="00AB1444" w:rsidRPr="00AB1444" w:rsidRDefault="00AB1444" w:rsidP="00AB1444">
      <w:pPr>
        <w:pStyle w:val="Bibliography"/>
        <w:rPr>
          <w:lang w:val="de-LU"/>
        </w:rPr>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r w:rsidRPr="00AB1444">
        <w:rPr>
          <w:lang w:val="de-LU"/>
        </w:rPr>
        <w:t>Oecologia 153, 589–596. https://doi.org/10.1007/s00442-007-0752-9</w:t>
      </w:r>
    </w:p>
    <w:p w14:paraId="28E5A41D" w14:textId="77777777" w:rsidR="00AB1444" w:rsidRDefault="00AB1444" w:rsidP="00AB1444">
      <w:pPr>
        <w:pStyle w:val="Bibliography"/>
      </w:pPr>
      <w:r w:rsidRPr="00AB1444">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0CD5C04F" w14:textId="77777777" w:rsidR="00AB1444" w:rsidRDefault="00AB1444" w:rsidP="00AB1444">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7F3F4D05" w14:textId="77777777" w:rsidR="00AB1444" w:rsidRDefault="00AB1444" w:rsidP="00AB1444">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3A7AAD1B" w14:textId="77777777" w:rsidR="00AB1444" w:rsidRDefault="00AB1444" w:rsidP="00AB1444">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0F4FBB0E" w14:textId="77777777" w:rsidR="00AB1444" w:rsidRDefault="00AB1444" w:rsidP="00AB1444">
      <w:pPr>
        <w:pStyle w:val="Bibliography"/>
      </w:pPr>
      <w:r>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00C7BE30" w14:textId="77777777" w:rsidR="00AB1444" w:rsidRDefault="00AB1444" w:rsidP="00AB1444">
      <w:pPr>
        <w:pStyle w:val="Bibliography"/>
      </w:pPr>
      <w:r w:rsidRPr="00AB1444">
        <w:rPr>
          <w:lang w:val="de-LU"/>
        </w:rPr>
        <w:t xml:space="preserve">Jauker, F., Diekötter, T., Schwarzbach, F., Wolters, V., 2009. </w:t>
      </w:r>
      <w:r>
        <w:t xml:space="preserve">Pollinator dispersal in an agricultural matrix: opposing responses of wild bees and hoverflies to landscape </w:t>
      </w:r>
      <w:r>
        <w:lastRenderedPageBreak/>
        <w:t xml:space="preserve">structure and distance from main habitat. </w:t>
      </w:r>
      <w:proofErr w:type="spellStart"/>
      <w:r>
        <w:t>Landsc</w:t>
      </w:r>
      <w:proofErr w:type="spellEnd"/>
      <w:r>
        <w:t>. Ecol. 24, 547–555. https://doi.org/10.1007/s10980-009-9331-2</w:t>
      </w:r>
    </w:p>
    <w:p w14:paraId="09D7F076" w14:textId="77777777" w:rsidR="00AB1444" w:rsidRDefault="00AB1444" w:rsidP="00AB1444">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3C309B1C" w14:textId="77777777" w:rsidR="00AB1444" w:rsidRDefault="00AB1444" w:rsidP="00AB1444">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2FBB6803" w14:textId="77777777" w:rsidR="00AB1444" w:rsidRDefault="00AB1444" w:rsidP="00AB1444">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43920D5C" w14:textId="77777777" w:rsidR="00AB1444" w:rsidRDefault="00AB1444" w:rsidP="00AB1444">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55176D32" w14:textId="77777777" w:rsidR="00AB1444" w:rsidRDefault="00AB1444" w:rsidP="00AB1444">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7EC4EAC8" w14:textId="77777777" w:rsidR="00AB1444" w:rsidRDefault="00AB1444" w:rsidP="00AB1444">
      <w:pPr>
        <w:pStyle w:val="Bibliography"/>
      </w:pPr>
      <w:r w:rsidRPr="00AB1444">
        <w:rPr>
          <w:lang w:val="fr-CH"/>
        </w:rPr>
        <w:t xml:space="preserve">Jombart, T., Devillard, S., Balloux, F., 2010. </w:t>
      </w:r>
      <w:r>
        <w:t>Discriminant analysis of principal components: a new method for the analysis of genetically structured populations. BMC Genet. 11, 94. https://doi.org/10.1186/1471-2156-11-94</w:t>
      </w:r>
    </w:p>
    <w:p w14:paraId="636FEFC4" w14:textId="77777777" w:rsidR="00AB1444" w:rsidRDefault="00AB1444" w:rsidP="00AB1444">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584E2ECF" w14:textId="77777777" w:rsidR="00AB1444" w:rsidRDefault="00AB1444" w:rsidP="00AB1444">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t>PeerJ</w:t>
      </w:r>
      <w:proofErr w:type="spellEnd"/>
      <w:r>
        <w:t xml:space="preserve"> 2014, 1–14. https://doi.org/10.7717/peerj.281</w:t>
      </w:r>
    </w:p>
    <w:p w14:paraId="4A6697A9" w14:textId="77777777" w:rsidR="00AB1444" w:rsidRDefault="00AB1444" w:rsidP="00AB1444">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5CD50DC7" w14:textId="77777777" w:rsidR="00AB1444" w:rsidRPr="00AB1444" w:rsidRDefault="00AB1444" w:rsidP="00AB1444">
      <w:pPr>
        <w:pStyle w:val="Bibliography"/>
        <w:rPr>
          <w:lang w:val="de-LU"/>
        </w:rPr>
      </w:pPr>
      <w:proofErr w:type="spellStart"/>
      <w:r>
        <w:t>Loiselle</w:t>
      </w:r>
      <w:proofErr w:type="spellEnd"/>
      <w:r>
        <w:t xml:space="preserv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AB1444">
        <w:rPr>
          <w:lang w:val="de-LU"/>
        </w:rPr>
        <w:t>Am. J. Bot. 82, 1420–1425.</w:t>
      </w:r>
    </w:p>
    <w:p w14:paraId="747E6DE5" w14:textId="77777777" w:rsidR="00AB1444" w:rsidRDefault="00AB1444" w:rsidP="00AB1444">
      <w:pPr>
        <w:pStyle w:val="Bibliography"/>
      </w:pPr>
      <w:r w:rsidRPr="00AB1444">
        <w:rPr>
          <w:lang w:val="de-LU"/>
        </w:rPr>
        <w:t xml:space="preserve">Lövei, G.L., Macleod, A., Hickman,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314AEBE5" w14:textId="77777777" w:rsidR="00AB1444" w:rsidRDefault="00AB1444" w:rsidP="00AB1444">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224873DB" w14:textId="77777777" w:rsidR="00AB1444" w:rsidRDefault="00AB1444" w:rsidP="00AB1444">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50914CDC" w14:textId="77777777" w:rsidR="00AB1444" w:rsidRPr="00AB1444" w:rsidRDefault="00AB1444" w:rsidP="00AB1444">
      <w:pPr>
        <w:pStyle w:val="Bibliography"/>
        <w:rPr>
          <w:lang w:val="fr-CH"/>
        </w:rPr>
      </w:pPr>
      <w:r>
        <w:t xml:space="preserve">Miller, J.M., </w:t>
      </w:r>
      <w:proofErr w:type="spellStart"/>
      <w:r>
        <w:t>Cullingham</w:t>
      </w:r>
      <w:proofErr w:type="spellEnd"/>
      <w:r>
        <w:t xml:space="preserve">, C.I., Peery, R.M., 2020. The influence of a priori grouping on inference of genetic clusters: simulation study and literature review of the DAPC method. </w:t>
      </w:r>
      <w:r w:rsidRPr="00AB1444">
        <w:rPr>
          <w:lang w:val="fr-CH"/>
        </w:rPr>
        <w:t>Heredity 125, 269–280.</w:t>
      </w:r>
    </w:p>
    <w:p w14:paraId="713E6584" w14:textId="77777777" w:rsidR="00AB1444" w:rsidRPr="00AB1444" w:rsidRDefault="00AB1444" w:rsidP="00AB1444">
      <w:pPr>
        <w:pStyle w:val="Bibliography"/>
        <w:rPr>
          <w:lang w:val="fr-CH"/>
        </w:rPr>
      </w:pPr>
      <w:r w:rsidRPr="00AB1444">
        <w:rPr>
          <w:lang w:val="fr-CH"/>
        </w:rPr>
        <w:t>Ministère de l’Environnement, du Climat et du Développement durable, 2022. Plan Pollinisateurs Luxembourg [WWW Document]. Plan Pollinis. URL https://www.planpollinisateurs.lu (accessed 9.16.22).</w:t>
      </w:r>
    </w:p>
    <w:p w14:paraId="01C971BE" w14:textId="77777777" w:rsidR="00AB1444" w:rsidRDefault="00AB1444" w:rsidP="00AB1444">
      <w:pPr>
        <w:pStyle w:val="Bibliography"/>
      </w:pPr>
      <w:r w:rsidRPr="00AB1444">
        <w:rPr>
          <w:lang w:val="fr-CH"/>
        </w:rPr>
        <w:t xml:space="preserve">Miranda, G.F.G., Young, A.D., Locke, M.M., Marshall, S.A., Skevington, J.H., Thompson, F.C., 2013. </w:t>
      </w:r>
      <w:r>
        <w:t xml:space="preserve">Key to the Genera of Nearctic </w:t>
      </w:r>
      <w:proofErr w:type="spellStart"/>
      <w:r>
        <w:t>Syrphidae</w:t>
      </w:r>
      <w:proofErr w:type="spellEnd"/>
      <w:r>
        <w:t xml:space="preserve">. Can. J. Arthropod </w:t>
      </w:r>
      <w:proofErr w:type="spellStart"/>
      <w:r>
        <w:t>Identif</w:t>
      </w:r>
      <w:proofErr w:type="spellEnd"/>
      <w:r>
        <w:t>. 23.</w:t>
      </w:r>
    </w:p>
    <w:p w14:paraId="281D3202" w14:textId="77777777" w:rsidR="00AB1444" w:rsidRDefault="00AB1444" w:rsidP="00AB1444">
      <w:pPr>
        <w:pStyle w:val="Bibliography"/>
      </w:pPr>
      <w:proofErr w:type="spellStart"/>
      <w:r>
        <w:t>Moquet</w:t>
      </w:r>
      <w:proofErr w:type="spellEnd"/>
      <w:r>
        <w:t xml:space="preserve">, L., Laurent, E., </w:t>
      </w:r>
      <w:proofErr w:type="spellStart"/>
      <w:r>
        <w:t>Bacchetta</w:t>
      </w:r>
      <w:proofErr w:type="spellEnd"/>
      <w:r>
        <w:t xml:space="preserve">, R., </w:t>
      </w:r>
      <w:proofErr w:type="spellStart"/>
      <w:r>
        <w:t>Jacquemart</w:t>
      </w:r>
      <w:proofErr w:type="spellEnd"/>
      <w:r>
        <w:t>, A.-L., 2018. Conservation of hoverflies (</w:t>
      </w:r>
      <w:proofErr w:type="spellStart"/>
      <w:r>
        <w:t>Diptera</w:t>
      </w:r>
      <w:proofErr w:type="spellEnd"/>
      <w:r>
        <w:t xml:space="preserve">,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0314421C" w14:textId="77777777" w:rsidR="00AB1444" w:rsidRDefault="00AB1444" w:rsidP="00AB1444">
      <w:pPr>
        <w:pStyle w:val="Bibliography"/>
      </w:pPr>
      <w:proofErr w:type="spellStart"/>
      <w:r>
        <w:lastRenderedPageBreak/>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3B38EC50" w14:textId="77777777" w:rsidR="00AB1444" w:rsidRDefault="00AB1444" w:rsidP="00AB1444">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11CE7F20" w14:textId="77777777" w:rsidR="00AB1444" w:rsidRPr="00AB1444" w:rsidRDefault="00AB1444" w:rsidP="00AB1444">
      <w:pPr>
        <w:pStyle w:val="Bibliography"/>
        <w:rPr>
          <w:lang w:val="fr-CH"/>
        </w:rPr>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r w:rsidRPr="00AB1444">
        <w:rPr>
          <w:lang w:val="fr-CH"/>
        </w:rPr>
        <w:t>Oikos 120, 321–326. https://doi.org/10.1111/j.1600-0706.2010.18644.x</w:t>
      </w:r>
    </w:p>
    <w:p w14:paraId="39EFB2BC" w14:textId="77777777" w:rsidR="00AB1444" w:rsidRDefault="00AB1444" w:rsidP="00AB1444">
      <w:pPr>
        <w:pStyle w:val="Bibliography"/>
      </w:pPr>
      <w:r w:rsidRPr="00AB1444">
        <w:rPr>
          <w:lang w:val="fr-CH"/>
        </w:rPr>
        <w:t xml:space="preserve">Ouin, A., Sarthou, J.-P., Bouyjou, B., Deconchat, M., Lacombe, J.-P., Monteil, C., 2006. </w:t>
      </w:r>
      <w:r>
        <w:t>The species-area relationship in the hoverfly (</w:t>
      </w:r>
      <w:proofErr w:type="spellStart"/>
      <w:r>
        <w:t>Diptera</w:t>
      </w:r>
      <w:proofErr w:type="spellEnd"/>
      <w:r>
        <w:t xml:space="preserve">,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3BA8B468" w14:textId="77777777" w:rsidR="00AB1444" w:rsidRDefault="00AB1444" w:rsidP="00AB1444">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521DD904" w14:textId="77777777" w:rsidR="00AB1444" w:rsidRDefault="00AB1444" w:rsidP="00AB1444">
      <w:pPr>
        <w:pStyle w:val="Bibliography"/>
      </w:pPr>
      <w:r w:rsidRPr="00AB1444">
        <w:rPr>
          <w:lang w:val="de-LU"/>
        </w:rPr>
        <w:t xml:space="preserve">Pekas, A., De Craecker, I., Boonen, S., Wäckers, F.L., Moerkens, R., 2020. </w:t>
      </w:r>
      <w:r>
        <w:t xml:space="preserve">One stone; two birds: concurrent pest control and pollination services provided by </w:t>
      </w:r>
      <w:proofErr w:type="spellStart"/>
      <w:r>
        <w:t>aphidophagous</w:t>
      </w:r>
      <w:proofErr w:type="spellEnd"/>
      <w:r>
        <w:t xml:space="preserve"> hoverflies. Biol. Control 149, 104328. https://doi.org/10.1016/j.biocontrol.2020.104328</w:t>
      </w:r>
    </w:p>
    <w:p w14:paraId="5E1B431F" w14:textId="77777777" w:rsidR="00AB1444" w:rsidRPr="00AB1444" w:rsidRDefault="00AB1444" w:rsidP="00AB1444">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r w:rsidRPr="00AB1444">
        <w:rPr>
          <w:lang w:val="de-LU"/>
        </w:rPr>
        <w:t>Pensoft Publishers, Sofia, Bulgaria.</w:t>
      </w:r>
    </w:p>
    <w:p w14:paraId="56EADFD7" w14:textId="77777777" w:rsidR="00AB1444" w:rsidRDefault="00AB1444" w:rsidP="00AB1444">
      <w:pPr>
        <w:pStyle w:val="Bibliography"/>
      </w:pPr>
      <w:r w:rsidRPr="00AB1444">
        <w:rPr>
          <w:lang w:val="de-LU"/>
        </w:rPr>
        <w:t xml:space="preserve">Potts, S.G., Biesmeijer, J.C., Kremen, C., Neumann, P., Schweiger, O., Kunin,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0B9A244F" w14:textId="77777777" w:rsidR="00AB1444" w:rsidRDefault="00AB1444" w:rsidP="00AB1444">
      <w:pPr>
        <w:pStyle w:val="Bibliography"/>
      </w:pPr>
      <w:r>
        <w:t xml:space="preserve">Pritchard, J.K., Stephens, M., Donnelly, P., 2000. Inference of Population Structure Using </w:t>
      </w:r>
      <w:proofErr w:type="spellStart"/>
      <w:r>
        <w:t>Multilocus</w:t>
      </w:r>
      <w:proofErr w:type="spellEnd"/>
      <w:r>
        <w:t xml:space="preserve"> Genotype Data.</w:t>
      </w:r>
    </w:p>
    <w:p w14:paraId="336F9F13" w14:textId="77777777" w:rsidR="00AB1444" w:rsidRDefault="00AB1444" w:rsidP="00AB1444">
      <w:pPr>
        <w:pStyle w:val="Bibliography"/>
      </w:pPr>
      <w:r>
        <w:t>R Core Team, 2022. R: A language and environment for statistical computing.</w:t>
      </w:r>
    </w:p>
    <w:p w14:paraId="5C367477" w14:textId="77777777" w:rsidR="00AB1444" w:rsidRDefault="00AB1444" w:rsidP="00AB1444">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301EEDE5" w14:textId="77777777" w:rsidR="00AB1444" w:rsidRPr="00AB1444" w:rsidRDefault="00AB1444" w:rsidP="00AB1444">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r w:rsidRPr="00AB1444">
        <w:rPr>
          <w:lang w:val="de-LU"/>
        </w:rPr>
        <w:t>PeerJ 2, e269. https://doi.org/10.7717/peerj.269</w:t>
      </w:r>
    </w:p>
    <w:p w14:paraId="2D993CEA" w14:textId="77777777" w:rsidR="00AB1444" w:rsidRDefault="00AB1444" w:rsidP="00AB1444">
      <w:pPr>
        <w:pStyle w:val="Bibliography"/>
      </w:pPr>
      <w:r w:rsidRPr="00AB1444">
        <w:rPr>
          <w:lang w:val="de-LU"/>
        </w:rPr>
        <w:t xml:space="preserve">Raymond, L., Plantegenest, M., Vialatt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6AC2A4DD" w14:textId="77777777" w:rsidR="00AB1444" w:rsidRDefault="00AB1444" w:rsidP="00AB1444">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w:t>
      </w:r>
      <w:r>
        <w:lastRenderedPageBreak/>
        <w:t xml:space="preserve">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483B938B" w14:textId="77777777" w:rsidR="00AB1444" w:rsidRDefault="00AB1444" w:rsidP="00AB1444">
      <w:pPr>
        <w:pStyle w:val="Bibliography"/>
      </w:pPr>
      <w:proofErr w:type="spellStart"/>
      <w:r>
        <w:t>Rotheray</w:t>
      </w:r>
      <w:proofErr w:type="spellEnd"/>
      <w:r>
        <w:t xml:space="preserve">, G.E., 1993. </w:t>
      </w:r>
      <w:proofErr w:type="spellStart"/>
      <w:r>
        <w:t>Colour</w:t>
      </w:r>
      <w:proofErr w:type="spellEnd"/>
      <w:r>
        <w:t xml:space="preserve"> Guide to Hoverfly Larvae (</w:t>
      </w:r>
      <w:proofErr w:type="spellStart"/>
      <w:r>
        <w:t>Diptera</w:t>
      </w:r>
      <w:proofErr w:type="spellEnd"/>
      <w:r>
        <w:t xml:space="preserve">: </w:t>
      </w:r>
      <w:proofErr w:type="spellStart"/>
      <w:r>
        <w:t>Syrphidae</w:t>
      </w:r>
      <w:proofErr w:type="spellEnd"/>
      <w:r>
        <w:t xml:space="preserve">). </w:t>
      </w:r>
      <w:proofErr w:type="spellStart"/>
      <w:r>
        <w:t>Dipter</w:t>
      </w:r>
      <w:proofErr w:type="spellEnd"/>
      <w:r>
        <w:t>. Dig. 9.</w:t>
      </w:r>
    </w:p>
    <w:p w14:paraId="30980C7F" w14:textId="77777777" w:rsidR="00AB1444" w:rsidRDefault="00AB1444" w:rsidP="00AB1444">
      <w:pPr>
        <w:pStyle w:val="Bibliography"/>
      </w:pPr>
      <w:proofErr w:type="spellStart"/>
      <w:r>
        <w:t>RStudio</w:t>
      </w:r>
      <w:proofErr w:type="spellEnd"/>
      <w:r>
        <w:t xml:space="preserve"> Team, 2022. </w:t>
      </w:r>
      <w:proofErr w:type="spellStart"/>
      <w:r>
        <w:t>RStudio</w:t>
      </w:r>
      <w:proofErr w:type="spellEnd"/>
      <w:r>
        <w:t>: Integrated Development Environment for R.</w:t>
      </w:r>
    </w:p>
    <w:p w14:paraId="5424252C" w14:textId="77777777" w:rsidR="00AB1444" w:rsidRDefault="00AB1444" w:rsidP="00AB1444">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09B2FC4D" w14:textId="77777777" w:rsidR="00AB1444" w:rsidRDefault="00AB1444" w:rsidP="00AB1444">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3285DE5B" w14:textId="77777777" w:rsidR="00AB1444" w:rsidRDefault="00AB1444" w:rsidP="00AB1444">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54B00E5E" w14:textId="77777777" w:rsidR="00AB1444" w:rsidRDefault="00AB1444" w:rsidP="00AB1444">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012406AA" w14:textId="77777777" w:rsidR="00AB1444" w:rsidRDefault="00AB1444" w:rsidP="00AB1444">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5E206B6B" w14:textId="77777777" w:rsidR="00AB1444" w:rsidRDefault="00AB1444" w:rsidP="00AB1444">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1CC5C28A" w14:textId="77777777" w:rsidR="00AB1444" w:rsidRDefault="00AB1444" w:rsidP="00AB1444">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w:t>
      </w:r>
      <w:proofErr w:type="spellStart"/>
      <w:r>
        <w:t>Diptera</w:t>
      </w:r>
      <w:proofErr w:type="spellEnd"/>
      <w:r>
        <w:t xml:space="preserve">). </w:t>
      </w:r>
      <w:proofErr w:type="spellStart"/>
      <w:r>
        <w:t>Syrph</w:t>
      </w:r>
      <w:proofErr w:type="spellEnd"/>
      <w:r>
        <w:t xml:space="preserve"> the Net publications, Dublin, Ireland.</w:t>
      </w:r>
    </w:p>
    <w:p w14:paraId="69C4DED4" w14:textId="77777777" w:rsidR="00AB1444" w:rsidRPr="00AB1444" w:rsidRDefault="00AB1444" w:rsidP="00AB1444">
      <w:pPr>
        <w:pStyle w:val="Bibliography"/>
        <w:rPr>
          <w:lang w:val="de-LU"/>
        </w:rPr>
      </w:pPr>
      <w:proofErr w:type="spellStart"/>
      <w:r>
        <w:t>Ssymank</w:t>
      </w:r>
      <w:proofErr w:type="spellEnd"/>
      <w:r>
        <w:t>, A., Kearns, C.A., Pape, T., Thompson, F.C., 2008. Pollinating Flies (</w:t>
      </w:r>
      <w:proofErr w:type="spellStart"/>
      <w:r>
        <w:t>Diptera</w:t>
      </w:r>
      <w:proofErr w:type="spellEnd"/>
      <w:r>
        <w:t xml:space="preserve">): A major contribution to plant diversity and agricultural production. </w:t>
      </w:r>
      <w:r w:rsidRPr="00AB1444">
        <w:rPr>
          <w:lang w:val="de-LU"/>
        </w:rPr>
        <w:t>Biodiversity 9, 86–89. https://doi.org/10.1080/14888386.2008.9712892</w:t>
      </w:r>
    </w:p>
    <w:p w14:paraId="40A55BC8" w14:textId="77777777" w:rsidR="00AB1444" w:rsidRPr="00AB1444" w:rsidRDefault="00AB1444" w:rsidP="00AB1444">
      <w:pPr>
        <w:pStyle w:val="Bibliography"/>
        <w:rPr>
          <w:lang w:val="de-LU"/>
        </w:rPr>
      </w:pPr>
      <w:r w:rsidRPr="00AB1444">
        <w:rPr>
          <w:lang w:val="de-LU"/>
        </w:rPr>
        <w:t>Stadt Köln, 2022. Insektenschutz [WWW Document]. URL https://www.stadt-koeln.de/leben-in-koeln/klima-umwelt-tiere/insektenschutz (accessed 9.16.22).</w:t>
      </w:r>
    </w:p>
    <w:p w14:paraId="22BEEFA9" w14:textId="77777777" w:rsidR="00AB1444" w:rsidRPr="00AB1444" w:rsidRDefault="00AB1444" w:rsidP="00AB1444">
      <w:pPr>
        <w:pStyle w:val="Bibliography"/>
        <w:rPr>
          <w:lang w:val="de-LU"/>
        </w:rPr>
      </w:pPr>
      <w:r w:rsidRPr="00AB1444">
        <w:rPr>
          <w:lang w:val="de-LU"/>
        </w:rPr>
        <w:t xml:space="preserve">Steffan-Dewenter, I., Münzenberg, U., Bürger, C., Thies, C., Tscharntke, T., 2002. </w:t>
      </w:r>
      <w:r>
        <w:t xml:space="preserve">Scale-Dependent Effects of Landscape Context on Three Pollinator Guilds. </w:t>
      </w:r>
      <w:r w:rsidRPr="00AB1444">
        <w:rPr>
          <w:lang w:val="de-LU"/>
        </w:rPr>
        <w:t>Ecology 83, 1421–1432. https://doi.org/10.1890/0012-9658(2002)083[1421:SDEOLC]2.0.CO;2</w:t>
      </w:r>
    </w:p>
    <w:p w14:paraId="11FCDE5E" w14:textId="77777777" w:rsidR="00AB1444" w:rsidRDefault="00AB1444" w:rsidP="00AB1444">
      <w:pPr>
        <w:pStyle w:val="Bibliography"/>
      </w:pPr>
      <w:r w:rsidRPr="00AB1444">
        <w:rPr>
          <w:lang w:val="de-LU"/>
        </w:rPr>
        <w:t xml:space="preserve">Taylor, P.D., Fahrig, L., Henein, K., Merriam, G., 1993. </w:t>
      </w:r>
      <w:r>
        <w:t xml:space="preserve">Connectivity Is a Vital Element of Landscape Structure. </w:t>
      </w:r>
      <w:proofErr w:type="spellStart"/>
      <w:r>
        <w:t>Oikos</w:t>
      </w:r>
      <w:proofErr w:type="spellEnd"/>
      <w:r>
        <w:t xml:space="preserve"> 68, 571. https://doi.org/10.2307/3544927</w:t>
      </w:r>
    </w:p>
    <w:p w14:paraId="2CEB89ED" w14:textId="77777777" w:rsidR="00AB1444" w:rsidRDefault="00AB1444" w:rsidP="00AB1444">
      <w:pPr>
        <w:pStyle w:val="Bibliography"/>
      </w:pPr>
      <w:r>
        <w:t>Thompson, F.C., 2008. A conspectus of New Zealand flower flies (</w:t>
      </w:r>
      <w:proofErr w:type="spellStart"/>
      <w:r>
        <w:t>Diptera</w:t>
      </w:r>
      <w:proofErr w:type="spellEnd"/>
      <w:r>
        <w:t xml:space="preserve">: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63171167" w14:textId="77777777" w:rsidR="00AB1444" w:rsidRPr="00AB1444" w:rsidRDefault="00AB1444" w:rsidP="00AB1444">
      <w:pPr>
        <w:pStyle w:val="Bibliography"/>
        <w:rPr>
          <w:lang w:val="fr-CH"/>
        </w:rPr>
      </w:pPr>
      <w:proofErr w:type="spellStart"/>
      <w:r>
        <w:t>Vanbergen</w:t>
      </w:r>
      <w:proofErr w:type="spellEnd"/>
      <w:r>
        <w:t xml:space="preserve">, A.J., 1, 2, 3, 4, 2013. Threats to an ecosystem service: pressures on pollinators. </w:t>
      </w:r>
      <w:r w:rsidRPr="00AB1444">
        <w:rPr>
          <w:lang w:val="fr-CH"/>
        </w:rPr>
        <w:t>Front. Ecol. Environ. 11, 251–259. https://doi.org/10.1890/120126</w:t>
      </w:r>
    </w:p>
    <w:p w14:paraId="07038120" w14:textId="77777777" w:rsidR="00AB1444" w:rsidRDefault="00AB1444" w:rsidP="00AB1444">
      <w:pPr>
        <w:pStyle w:val="Bibliography"/>
      </w:pPr>
      <w:r w:rsidRPr="00AB1444">
        <w:rPr>
          <w:lang w:val="fr-CH"/>
        </w:rPr>
        <w:t xml:space="preserve">Vekemans, X., Hardy, O.J., 2004. </w:t>
      </w:r>
      <w:r>
        <w:t>New insights from fine-scale spatial genetic structure analyses in plant populations. Mol. Ecol. 13, 921–935. https://doi.org/10.1046/j.1365-294X.2004.02076.x</w:t>
      </w:r>
    </w:p>
    <w:p w14:paraId="2C7D60E6" w14:textId="77777777" w:rsidR="00AB1444" w:rsidRDefault="00AB1444" w:rsidP="00AB1444">
      <w:pPr>
        <w:pStyle w:val="Bibliography"/>
      </w:pPr>
      <w:r>
        <w:lastRenderedPageBreak/>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60FB1AD7" w14:textId="77777777" w:rsidR="00AB1444" w:rsidRDefault="00AB1444" w:rsidP="00AB1444">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1C41884B" w14:textId="77777777" w:rsidR="00AB1444" w:rsidRDefault="00AB1444" w:rsidP="00AB1444">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w:t>
      </w:r>
      <w:proofErr w:type="spellStart"/>
      <w:r>
        <w:t>Diptera</w:t>
      </w:r>
      <w:proofErr w:type="spellEnd"/>
      <w:r>
        <w:t xml:space="preserve">: </w:t>
      </w:r>
      <w:proofErr w:type="spellStart"/>
      <w:r>
        <w:t>Syrphidae</w:t>
      </w:r>
      <w:proofErr w:type="spellEnd"/>
      <w:r>
        <w:t xml:space="preserve">). Can. </w:t>
      </w:r>
      <w:proofErr w:type="spellStart"/>
      <w:r>
        <w:t>Entomol</w:t>
      </w:r>
      <w:proofErr w:type="spellEnd"/>
      <w:r>
        <w:t xml:space="preserve">. </w:t>
      </w:r>
      <w:proofErr w:type="gramStart"/>
      <w:r>
        <w:t>113</w:t>
      </w:r>
      <w:proofErr w:type="gramEnd"/>
      <w:r>
        <w:t>, 695–704. https://doi.org/10.4039/Ent113695-8</w:t>
      </w:r>
    </w:p>
    <w:p w14:paraId="19166516" w14:textId="77777777" w:rsidR="00AB1444" w:rsidRDefault="00AB1444" w:rsidP="00AB1444">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0B30CD8B" w14:textId="77777777" w:rsidR="00AB1444" w:rsidRDefault="00AB1444" w:rsidP="00AB1444">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J.M., 2003. Field boundaries as barriers to movement of hover flies (</w:t>
      </w:r>
      <w:proofErr w:type="spellStart"/>
      <w:r>
        <w:t>Diptera</w:t>
      </w:r>
      <w:proofErr w:type="spellEnd"/>
      <w:r>
        <w:t xml:space="preserve">: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1F94DBCD" w:rsidR="00F622C3" w:rsidRDefault="00F622C3" w:rsidP="006F501D">
      <w:r>
        <w:fldChar w:fldCharType="end"/>
      </w:r>
    </w:p>
    <w:p w14:paraId="0A033624" w14:textId="21B2612F" w:rsidR="00F266AA" w:rsidRDefault="00F266AA" w:rsidP="006F501D"/>
    <w:bookmarkEnd w:id="0"/>
    <w:p w14:paraId="0C540AB6" w14:textId="127E7A26" w:rsidR="00F266AA" w:rsidRDefault="00F266AA" w:rsidP="006F501D"/>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D21932" w14:textId="77777777" w:rsidR="000C7F6C" w:rsidRDefault="000C7F6C" w:rsidP="001E1E6D">
      <w:pPr>
        <w:spacing w:after="0" w:line="240" w:lineRule="auto"/>
      </w:pPr>
      <w:r>
        <w:separator/>
      </w:r>
    </w:p>
  </w:endnote>
  <w:endnote w:type="continuationSeparator" w:id="0">
    <w:p w14:paraId="78E3CAF8" w14:textId="77777777" w:rsidR="000C7F6C" w:rsidRDefault="000C7F6C"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004BF65" w:rsidR="001E1E6D" w:rsidRDefault="001E1E6D">
        <w:pPr>
          <w:pStyle w:val="Footer"/>
          <w:jc w:val="right"/>
        </w:pPr>
        <w:r>
          <w:fldChar w:fldCharType="begin"/>
        </w:r>
        <w:r>
          <w:instrText xml:space="preserve"> PAGE   \* MERGEFORMAT </w:instrText>
        </w:r>
        <w:r>
          <w:fldChar w:fldCharType="separate"/>
        </w:r>
        <w:r w:rsidR="00AB1444">
          <w:rPr>
            <w:noProof/>
          </w:rPr>
          <w:t>18</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9DBD1B" w14:textId="77777777" w:rsidR="000C7F6C" w:rsidRDefault="000C7F6C" w:rsidP="001E1E6D">
      <w:pPr>
        <w:spacing w:after="0" w:line="240" w:lineRule="auto"/>
      </w:pPr>
      <w:r>
        <w:separator/>
      </w:r>
    </w:p>
  </w:footnote>
  <w:footnote w:type="continuationSeparator" w:id="0">
    <w:p w14:paraId="1296026F" w14:textId="77777777" w:rsidR="000C7F6C" w:rsidRDefault="000C7F6C"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C6C"/>
    <w:rsid w:val="000C470D"/>
    <w:rsid w:val="000C4754"/>
    <w:rsid w:val="000C684F"/>
    <w:rsid w:val="000C6B21"/>
    <w:rsid w:val="000C7F6C"/>
    <w:rsid w:val="000E6D1E"/>
    <w:rsid w:val="0011071F"/>
    <w:rsid w:val="001205C9"/>
    <w:rsid w:val="00120621"/>
    <w:rsid w:val="0012154E"/>
    <w:rsid w:val="001245B2"/>
    <w:rsid w:val="001360C3"/>
    <w:rsid w:val="00140123"/>
    <w:rsid w:val="0014047B"/>
    <w:rsid w:val="001529C0"/>
    <w:rsid w:val="001611B4"/>
    <w:rsid w:val="00163921"/>
    <w:rsid w:val="00165F8F"/>
    <w:rsid w:val="001737CB"/>
    <w:rsid w:val="00175A20"/>
    <w:rsid w:val="00177017"/>
    <w:rsid w:val="001B6B2C"/>
    <w:rsid w:val="001C3D50"/>
    <w:rsid w:val="001E0187"/>
    <w:rsid w:val="001E1572"/>
    <w:rsid w:val="001E1E6D"/>
    <w:rsid w:val="001E2830"/>
    <w:rsid w:val="001E39EE"/>
    <w:rsid w:val="001F1176"/>
    <w:rsid w:val="001F6E1B"/>
    <w:rsid w:val="00222549"/>
    <w:rsid w:val="00224F6E"/>
    <w:rsid w:val="00227D04"/>
    <w:rsid w:val="00232380"/>
    <w:rsid w:val="00232AC8"/>
    <w:rsid w:val="00235455"/>
    <w:rsid w:val="0024761A"/>
    <w:rsid w:val="00261396"/>
    <w:rsid w:val="00265C11"/>
    <w:rsid w:val="002749E1"/>
    <w:rsid w:val="00293122"/>
    <w:rsid w:val="00293A84"/>
    <w:rsid w:val="002A33E9"/>
    <w:rsid w:val="002D46A5"/>
    <w:rsid w:val="002F6F08"/>
    <w:rsid w:val="00304D31"/>
    <w:rsid w:val="00310AC9"/>
    <w:rsid w:val="00315CCD"/>
    <w:rsid w:val="00323BFF"/>
    <w:rsid w:val="0032742B"/>
    <w:rsid w:val="003715BB"/>
    <w:rsid w:val="003738E5"/>
    <w:rsid w:val="00375753"/>
    <w:rsid w:val="00390392"/>
    <w:rsid w:val="00397F55"/>
    <w:rsid w:val="003A22AA"/>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86447"/>
    <w:rsid w:val="005868ED"/>
    <w:rsid w:val="005943E7"/>
    <w:rsid w:val="005966D4"/>
    <w:rsid w:val="005A14F0"/>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2835"/>
    <w:rsid w:val="00691E49"/>
    <w:rsid w:val="006959BA"/>
    <w:rsid w:val="006B35C6"/>
    <w:rsid w:val="006B3B09"/>
    <w:rsid w:val="006B5EEF"/>
    <w:rsid w:val="006C38B2"/>
    <w:rsid w:val="006D0E61"/>
    <w:rsid w:val="006D1555"/>
    <w:rsid w:val="006D1903"/>
    <w:rsid w:val="006D21D5"/>
    <w:rsid w:val="006D3F70"/>
    <w:rsid w:val="006F0220"/>
    <w:rsid w:val="006F4CB8"/>
    <w:rsid w:val="006F501D"/>
    <w:rsid w:val="00701B3D"/>
    <w:rsid w:val="00705A6E"/>
    <w:rsid w:val="007165F4"/>
    <w:rsid w:val="00727029"/>
    <w:rsid w:val="00733A88"/>
    <w:rsid w:val="00741BEF"/>
    <w:rsid w:val="00747CFA"/>
    <w:rsid w:val="0075181F"/>
    <w:rsid w:val="00752B84"/>
    <w:rsid w:val="00766375"/>
    <w:rsid w:val="00777994"/>
    <w:rsid w:val="007A40AF"/>
    <w:rsid w:val="007B1CEE"/>
    <w:rsid w:val="007B3B15"/>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20AAC"/>
    <w:rsid w:val="0092114A"/>
    <w:rsid w:val="00933051"/>
    <w:rsid w:val="00942DD8"/>
    <w:rsid w:val="00944BEF"/>
    <w:rsid w:val="00965DCE"/>
    <w:rsid w:val="00967E5E"/>
    <w:rsid w:val="00976057"/>
    <w:rsid w:val="009767CB"/>
    <w:rsid w:val="009802B6"/>
    <w:rsid w:val="009B1F4A"/>
    <w:rsid w:val="009B4D8A"/>
    <w:rsid w:val="009B5004"/>
    <w:rsid w:val="009C7096"/>
    <w:rsid w:val="009D0044"/>
    <w:rsid w:val="009D3401"/>
    <w:rsid w:val="009E5EEF"/>
    <w:rsid w:val="009F6975"/>
    <w:rsid w:val="009F7E71"/>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7A53"/>
    <w:rsid w:val="00BD497B"/>
    <w:rsid w:val="00BD6B63"/>
    <w:rsid w:val="00BE187D"/>
    <w:rsid w:val="00BF34D8"/>
    <w:rsid w:val="00BF4293"/>
    <w:rsid w:val="00BF53CF"/>
    <w:rsid w:val="00C04026"/>
    <w:rsid w:val="00C15E9D"/>
    <w:rsid w:val="00C3325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8188A"/>
    <w:rsid w:val="00D95089"/>
    <w:rsid w:val="00DA3363"/>
    <w:rsid w:val="00DD15EF"/>
    <w:rsid w:val="00DE7D58"/>
    <w:rsid w:val="00E04BED"/>
    <w:rsid w:val="00E06A24"/>
    <w:rsid w:val="00E07C04"/>
    <w:rsid w:val="00E2503E"/>
    <w:rsid w:val="00E35C57"/>
    <w:rsid w:val="00E41141"/>
    <w:rsid w:val="00E41CB1"/>
    <w:rsid w:val="00E466AD"/>
    <w:rsid w:val="00E53600"/>
    <w:rsid w:val="00E56156"/>
    <w:rsid w:val="00E75E79"/>
    <w:rsid w:val="00E75EAB"/>
    <w:rsid w:val="00E81014"/>
    <w:rsid w:val="00E9629B"/>
    <w:rsid w:val="00EA5C10"/>
    <w:rsid w:val="00EA671F"/>
    <w:rsid w:val="00ED107B"/>
    <w:rsid w:val="00ED7063"/>
    <w:rsid w:val="00ED7E29"/>
    <w:rsid w:val="00EE0087"/>
    <w:rsid w:val="00F156F3"/>
    <w:rsid w:val="00F15F49"/>
    <w:rsid w:val="00F23574"/>
    <w:rsid w:val="00F24C1D"/>
    <w:rsid w:val="00F266AA"/>
    <w:rsid w:val="00F30FFD"/>
    <w:rsid w:val="00F35C53"/>
    <w:rsid w:val="00F46AE1"/>
    <w:rsid w:val="00F5333B"/>
    <w:rsid w:val="00F57983"/>
    <w:rsid w:val="00F622C3"/>
    <w:rsid w:val="00F63B5D"/>
    <w:rsid w:val="00F74088"/>
    <w:rsid w:val="00F80074"/>
    <w:rsid w:val="00FA04FD"/>
    <w:rsid w:val="00FA6AAD"/>
    <w:rsid w:val="00FB15C8"/>
    <w:rsid w:val="00FC2987"/>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318C376F-8032-4BC8-9F50-B4666586F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E7405-02BD-40CA-9BAA-8DF325E14E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827</Words>
  <Characters>187914</Characters>
  <Application>Microsoft Office Word</Application>
  <DocSecurity>0</DocSecurity>
  <Lines>1565</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54</cp:revision>
  <dcterms:created xsi:type="dcterms:W3CDTF">2021-06-09T14:08:00Z</dcterms:created>
  <dcterms:modified xsi:type="dcterms:W3CDTF">2022-09-1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61eMlaLl"/&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